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Pr="00BF0354" w:rsidRDefault="004101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101C6" w:rsidRPr="00BF0354" w:rsidRDefault="004101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fldSimple w:instr=" SEQ Figure \* ARABIC ">
        <w:r>
          <w:rPr>
            <w:noProof/>
          </w:rPr>
          <w:t>1</w:t>
        </w:r>
      </w:fldSimple>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fldSimple w:instr=" SEQ Tabelle \* ARABIC ">
        <w:r>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C81280">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81280">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w:t>
      </w:r>
      <w:r w:rsidR="0066758A">
        <w:t>eingesetzt</w:t>
      </w:r>
      <w:r w:rsidR="00EC73BB">
        <w:t xml:space="preserve"> werden!</w:t>
      </w:r>
    </w:p>
    <w:p w:rsidR="00D07C1E" w:rsidRDefault="0045503C" w:rsidP="009758FD">
      <w: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 .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fldSimple w:instr=" SEQ Tabelle \* ARABIC ">
        <w:r w:rsidR="00844B57">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fldSimple w:instr=" SEQ Abbildung \* ARABIC ">
        <w:r>
          <w:rPr>
            <w:noProof/>
          </w:rPr>
          <w:t>9</w:t>
        </w:r>
      </w:fldSimple>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w:t>
      </w:r>
      <w:r w:rsidR="00683587">
        <w:t>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 </w:t>
      </w:r>
    </w:p>
    <w:p w:rsidR="0022787E" w:rsidRPr="0022787E" w:rsidRDefault="0022787E" w:rsidP="0022787E">
      <w:pPr>
        <w:jc w:val="center"/>
        <w:rPr>
          <w:b/>
          <w:color w:val="FF0000"/>
        </w:rPr>
      </w:pPr>
      <w:r w:rsidRPr="0022787E">
        <w:rPr>
          <w:b/>
          <w:color w:val="FF0000"/>
        </w:rPr>
        <w:t>Folgendes Bild ist Platzhalter für die eigene Messung!!</w:t>
      </w:r>
    </w:p>
    <w:p w:rsidR="0022787E" w:rsidRDefault="00517148" w:rsidP="0022787E">
      <w:pPr>
        <w:keepNext/>
      </w:pPr>
      <w:r>
        <w:rPr>
          <w:noProof/>
        </w:rPr>
        <w:drawing>
          <wp:inline distT="0" distB="0" distL="0" distR="0" wp14:anchorId="725C215E" wp14:editId="66BA3782">
            <wp:extent cx="4504571" cy="171893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04571" cy="1718930"/>
                    </a:xfrm>
                    <a:prstGeom prst="rect">
                      <a:avLst/>
                    </a:prstGeom>
                  </pic:spPr>
                </pic:pic>
              </a:graphicData>
            </a:graphic>
          </wp:inline>
        </w:drawing>
      </w:r>
    </w:p>
    <w:p w:rsidR="00517148" w:rsidRDefault="0022787E" w:rsidP="0022787E">
      <w:pPr>
        <w:pStyle w:val="Beschriftung"/>
      </w:pPr>
      <w:r>
        <w:t xml:space="preserve">Abbildung </w:t>
      </w:r>
      <w:fldSimple w:instr=" SEQ Abbildung \* ARABIC ">
        <w:r w:rsidR="00C81280">
          <w:rPr>
            <w:noProof/>
          </w:rPr>
          <w:t>10</w:t>
        </w:r>
      </w:fldSimple>
      <w:r>
        <w:rPr>
          <w:noProof/>
        </w:rPr>
        <w:t xml:space="preserve"> : Varianz der Bildpixel  gegen die Belichtungszeit</w:t>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w:t>
      </w:r>
      <w:r>
        <w:t>verläuft</w:t>
      </w:r>
      <w:r>
        <w:t>.</w:t>
      </w:r>
      <w:r w:rsidR="00122A3B">
        <w:t xml:space="preserve"> Zur Charakterisierung des Verhaltens eines Bildsensors, verwendet man jedoch in der Regel, die sogenannte </w:t>
      </w:r>
      <w:r w:rsidR="00EE6B8E">
        <w:br/>
      </w:r>
      <w:r w:rsidR="00EE6B8E">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 xml:space="preserve">Ein Bildsensor mit besonderer Ansteuerung, zur Aufnahme von HDR Bildern, ist der „Rolling-Shutter“-Bildsensor. Bei diesem Verfahren, werden nicht alle Pixel gleich lang belichtet. </w:t>
      </w:r>
      <w:bookmarkStart w:id="65" w:name="_GoBack"/>
      <w:bookmarkEnd w:id="65"/>
      <w:r w:rsidR="00D23184">
        <w:t xml:space="preserve"> </w:t>
      </w:r>
    </w:p>
    <w:p w:rsidR="00122A3B" w:rsidRDefault="00122A3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lastRenderedPageBreak/>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w:t>
      </w:r>
      <w:r w:rsidRPr="00A05CF4">
        <w:rPr>
          <w:lang w:val="en-US"/>
        </w:rPr>
        <w:lastRenderedPageBreak/>
        <w:t xml:space="preserve">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81280">
        <w:instrText xml:space="preserve"> ADDIN ZOTERO_ITEM CSL_CITATION {"citationID":"1d1ktyfW","properties":{"formattedCitation":"[19]","plainCitation":"[19]","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81280" w:rsidRPr="00C81280">
        <w:t>[19]</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81280">
        <w:instrText xml:space="preserve"> ADDIN ZOTERO_ITEM CSL_CITATION {"citationID":"z9ccIWnN","properties":{"formattedCitation":"[20]","plainCitation":"[20]","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81280" w:rsidRPr="00C81280">
        <w:t>[20]</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lastRenderedPageBreak/>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fldSimple w:instr=" SEQ Figure \* ARABIC ">
        <w:r w:rsidR="00BA5F0B">
          <w:rPr>
            <w:noProof/>
          </w:rPr>
          <w:t>2</w:t>
        </w:r>
      </w:fldSimple>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fldSimple w:instr=" SEQ Abbildung \* ARABIC ">
        <w:r w:rsidR="00C81280">
          <w:rPr>
            <w:noProof/>
          </w:rPr>
          <w:t>11</w:t>
        </w:r>
      </w:fldSimple>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fldSimple w:instr=" SEQ Abbildung \* ARABIC ">
        <w:r w:rsidR="00C81280">
          <w:rPr>
            <w:noProof/>
          </w:rPr>
          <w:t>12</w:t>
        </w:r>
      </w:fldSimple>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fldSimple w:instr=" SEQ Abbildung \* ARABIC ">
        <w:r w:rsidR="00C81280">
          <w:rPr>
            <w:noProof/>
          </w:rPr>
          <w:t>13</w:t>
        </w:r>
      </w:fldSimple>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fldSimple w:instr=" SEQ Abbildung \* ARABIC ">
        <w:r w:rsidR="00C81280">
          <w:rPr>
            <w:noProof/>
          </w:rPr>
          <w:t>14</w:t>
        </w:r>
      </w:fldSimple>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fldSimple w:instr=" SEQ Abbildung \* ARABIC ">
        <w:r w:rsidR="00C81280">
          <w:rPr>
            <w:noProof/>
          </w:rPr>
          <w:t>15</w:t>
        </w:r>
      </w:fldSimple>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fldSimple w:instr=" SEQ Abbildung \* ARABIC ">
        <w:r w:rsidR="00C81280">
          <w:rPr>
            <w:noProof/>
          </w:rPr>
          <w:t>16</w:t>
        </w:r>
      </w:fldSimple>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fldSimple w:instr=" SEQ Abbildung \* ARABIC ">
        <w:r w:rsidR="00C81280">
          <w:rPr>
            <w:noProof/>
          </w:rPr>
          <w:t>17</w:t>
        </w:r>
      </w:fldSimple>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C81280">
        <w:instrText xml:space="preserve"> ADDIN ZOTERO_ITEM CSL_CITATION {"citationID":"Uw94GL4u","properties":{"formattedCitation":"[21]","plainCitation":"[21]","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81280" w:rsidRPr="00C81280">
        <w:t>[21]</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fldSimple w:instr=" SEQ Abbildung \* ARABIC ">
        <w:r w:rsidR="00C81280">
          <w:rPr>
            <w:noProof/>
          </w:rPr>
          <w:t>18</w:t>
        </w:r>
      </w:fldSimple>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fldSimple w:instr=" SEQ Abbildung \* ARABIC ">
        <w:r w:rsidR="00C81280">
          <w:rPr>
            <w:noProof/>
          </w:rPr>
          <w:t>19</w:t>
        </w:r>
      </w:fldSimple>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C81280">
        <w:instrText xml:space="preserve"> ADDIN ZOTERO_ITEM CSL_CITATION {"citationID":"TK7W4JJ8","properties":{"formattedCitation":"[22]","plainCitation":"[22]","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81280" w:rsidRPr="00C81280">
        <w:t>[22]</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fldSimple w:instr=" SEQ Abbildung \* ARABIC ">
        <w:r w:rsidR="00C81280">
          <w:rPr>
            <w:noProof/>
          </w:rPr>
          <w:t>20</w:t>
        </w:r>
      </w:fldSimple>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fldSimple w:instr=" SEQ Tabelle \* ARABIC ">
        <w:r w:rsidR="00844B57">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fldSimple w:instr=" SEQ Abbildung \* ARABIC ">
        <w:r w:rsidR="00C81280">
          <w:rPr>
            <w:noProof/>
          </w:rPr>
          <w:t>21</w:t>
        </w:r>
      </w:fldSimple>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fldSimple w:instr=" SEQ Tabelle \* ARABIC ">
        <w:r w:rsidR="00844B57">
          <w:rPr>
            <w:noProof/>
          </w:rPr>
          <w:t>4</w:t>
        </w:r>
      </w:fldSimple>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81280" w:rsidRPr="00C81280" w:rsidRDefault="0079225D" w:rsidP="00C81280">
      <w:pPr>
        <w:pStyle w:val="Literaturverzeichnis"/>
        <w:rPr>
          <w:lang w:val="en-US"/>
        </w:rPr>
      </w:pPr>
      <w:r>
        <w:fldChar w:fldCharType="begin"/>
      </w:r>
      <w:r w:rsidR="00FC204B">
        <w:rPr>
          <w:lang w:val="en-US"/>
        </w:rPr>
        <w:instrText xml:space="preserve"> ADDIN ZOTERO_BIBL {"custom":[]} CSL_BIBLIOGRAPHY </w:instrText>
      </w:r>
      <w:r>
        <w:fldChar w:fldCharType="separate"/>
      </w:r>
      <w:r w:rsidR="00C81280" w:rsidRPr="00C81280">
        <w:rPr>
          <w:lang w:val="en-US"/>
        </w:rPr>
        <w:t>[1]</w:t>
      </w:r>
      <w:r w:rsidR="00C81280" w:rsidRPr="00C81280">
        <w:rPr>
          <w:lang w:val="en-US"/>
        </w:rPr>
        <w:tab/>
        <w:t xml:space="preserve">D. Matuszko, „Influence of the extent and genera of cloud cover on solar radiation intensity“, </w:t>
      </w:r>
      <w:r w:rsidR="00C81280" w:rsidRPr="00C81280">
        <w:rPr>
          <w:i/>
          <w:iCs/>
          <w:lang w:val="en-US"/>
        </w:rPr>
        <w:t>Int. J. Climatol.</w:t>
      </w:r>
      <w:r w:rsidR="00C81280" w:rsidRPr="00C81280">
        <w:rPr>
          <w:lang w:val="en-US"/>
        </w:rPr>
        <w:t>, Bd. 32, Nr. 15, S. 2403–2414, 2012.</w:t>
      </w:r>
    </w:p>
    <w:p w:rsidR="00C81280" w:rsidRPr="00C81280" w:rsidRDefault="00C81280" w:rsidP="00C81280">
      <w:pPr>
        <w:pStyle w:val="Literaturverzeichnis"/>
      </w:pPr>
      <w:r w:rsidRPr="00C81280">
        <w:t>[2]</w:t>
      </w:r>
      <w:r w:rsidRPr="00C81280">
        <w:tab/>
        <w:t xml:space="preserve">V. de B. / Coton, </w:t>
      </w:r>
      <w:r w:rsidRPr="00C81280">
        <w:rPr>
          <w:i/>
          <w:iCs/>
        </w:rPr>
        <w:t>Wikipedia, English: Cloud classification; übernommen und angepasst. Deutsche Nomenklatur.</w:t>
      </w:r>
      <w:r w:rsidRPr="00C81280">
        <w:t xml:space="preserve"> 2012.</w:t>
      </w:r>
    </w:p>
    <w:p w:rsidR="00C81280" w:rsidRPr="00C81280" w:rsidRDefault="00C81280" w:rsidP="00C81280">
      <w:pPr>
        <w:pStyle w:val="Literaturverzeichnis"/>
      </w:pPr>
      <w:r w:rsidRPr="00C81280">
        <w:t>[3]</w:t>
      </w:r>
      <w:r w:rsidRPr="00C81280">
        <w:tab/>
        <w:t>University of Illinois, „Cloud Types: common cloud classifications“. [Online]. Verfügbar unter: http://ww2010.atmos.uiuc.edu/(Gh)/guides/mtr/cld/cldtyp/home.rxml. [Zugegriffen: 27-Dez-2018].</w:t>
      </w:r>
    </w:p>
    <w:p w:rsidR="00C81280" w:rsidRPr="00C81280" w:rsidRDefault="00C81280" w:rsidP="00C81280">
      <w:pPr>
        <w:pStyle w:val="Literaturverzeichnis"/>
        <w:rPr>
          <w:lang w:val="en-US"/>
        </w:rPr>
      </w:pPr>
      <w:r w:rsidRPr="00C81280">
        <w:t>[4]</w:t>
      </w:r>
      <w:r w:rsidRPr="00C81280">
        <w:tab/>
        <w:t xml:space="preserve">„Wolken“. [Online]. Verfügbar unter: https://de.wikipedia.org/wiki/Wolke. </w:t>
      </w:r>
      <w:r w:rsidRPr="00C81280">
        <w:rPr>
          <w:lang w:val="en-US"/>
        </w:rPr>
        <w:t>[Zugegriffen: 27-Dez-2018].</w:t>
      </w:r>
    </w:p>
    <w:p w:rsidR="00C81280" w:rsidRPr="00C81280" w:rsidRDefault="00C81280" w:rsidP="00C81280">
      <w:pPr>
        <w:pStyle w:val="Literaturverzeichnis"/>
        <w:rPr>
          <w:lang w:val="en-US"/>
        </w:rPr>
      </w:pPr>
      <w:r w:rsidRPr="00C81280">
        <w:rPr>
          <w:lang w:val="en-US"/>
        </w:rPr>
        <w:t>[5]</w:t>
      </w:r>
      <w:r w:rsidRPr="00C81280">
        <w:rPr>
          <w:lang w:val="en-US"/>
        </w:rPr>
        <w:tab/>
        <w:t xml:space="preserve">J. Remund, C. Calhau, L. Perret, und D. Marcel, </w:t>
      </w:r>
      <w:r w:rsidRPr="00C81280">
        <w:rPr>
          <w:i/>
          <w:iCs/>
          <w:lang w:val="en-US"/>
        </w:rPr>
        <w:t>Characterization of the spatio-temporal variations and ramp rates of solar radiation and PV</w:t>
      </w:r>
      <w:r w:rsidRPr="00C81280">
        <w:rPr>
          <w:lang w:val="en-US"/>
        </w:rPr>
        <w:t>. 2015.</w:t>
      </w:r>
    </w:p>
    <w:p w:rsidR="00C81280" w:rsidRPr="00C81280" w:rsidRDefault="00C81280" w:rsidP="00C81280">
      <w:pPr>
        <w:pStyle w:val="Literaturverzeichnis"/>
        <w:rPr>
          <w:lang w:val="en-US"/>
        </w:rPr>
      </w:pPr>
      <w:r w:rsidRPr="00C81280">
        <w:rPr>
          <w:lang w:val="en-US"/>
        </w:rPr>
        <w:t>[6]</w:t>
      </w:r>
      <w:r w:rsidRPr="00C81280">
        <w:rPr>
          <w:lang w:val="en-US"/>
        </w:rPr>
        <w:tab/>
        <w:t>„http://www.entsoe.eu/fileadmin/user_upload/_library/publications/entsoe/Operation_Handbook/Policy_1_final.pdf“. .</w:t>
      </w:r>
    </w:p>
    <w:p w:rsidR="00C81280" w:rsidRPr="00C81280" w:rsidRDefault="00C81280" w:rsidP="00C81280">
      <w:pPr>
        <w:pStyle w:val="Literaturverzeichnis"/>
        <w:rPr>
          <w:lang w:val="en-US"/>
        </w:rPr>
      </w:pPr>
      <w:r w:rsidRPr="00C81280">
        <w:rPr>
          <w:lang w:val="en-US"/>
        </w:rPr>
        <w:t>[7]</w:t>
      </w:r>
      <w:r w:rsidRPr="00C81280">
        <w:rPr>
          <w:lang w:val="en-US"/>
        </w:rPr>
        <w:tab/>
        <w:t>T. McCandless, „Artificial Intelligence Techniques for Short-range Solar Irradiance Prediction“, Aug. 2015.</w:t>
      </w:r>
    </w:p>
    <w:p w:rsidR="00C81280" w:rsidRPr="00C81280" w:rsidRDefault="00C81280" w:rsidP="00C81280">
      <w:pPr>
        <w:pStyle w:val="Literaturverzeichnis"/>
        <w:rPr>
          <w:lang w:val="en-US"/>
        </w:rPr>
      </w:pPr>
      <w:r w:rsidRPr="00C81280">
        <w:rPr>
          <w:lang w:val="en-US"/>
        </w:rPr>
        <w:t>[8]</w:t>
      </w:r>
      <w:r w:rsidRPr="00C81280">
        <w:rPr>
          <w:lang w:val="en-US"/>
        </w:rPr>
        <w:tab/>
        <w:t xml:space="preserve">A. Woyte, R. Belmans, und J. Nijs, „Power flow fluctuations in distribution grids with high PV penetration“, in </w:t>
      </w:r>
      <w:r w:rsidRPr="00C81280">
        <w:rPr>
          <w:i/>
          <w:iCs/>
          <w:lang w:val="en-US"/>
        </w:rPr>
        <w:t>Proceedings of Seventeeth European Photovoltaic Solar Energy Conference</w:t>
      </w:r>
      <w:r w:rsidRPr="00C81280">
        <w:rPr>
          <w:lang w:val="en-US"/>
        </w:rPr>
        <w:t>, 20010101, S. 2414–2417.</w:t>
      </w:r>
    </w:p>
    <w:p w:rsidR="00C81280" w:rsidRPr="00C81280" w:rsidRDefault="00C81280" w:rsidP="00C81280">
      <w:pPr>
        <w:pStyle w:val="Literaturverzeichnis"/>
      </w:pPr>
      <w:r w:rsidRPr="00C81280">
        <w:t>[9]</w:t>
      </w:r>
      <w:r w:rsidRPr="00C81280">
        <w:tab/>
        <w:t xml:space="preserve">F. Vignola, J. Michalsky, T. Stoffel, und A. Ghassemi, </w:t>
      </w:r>
      <w:r w:rsidRPr="00C81280">
        <w:rPr>
          <w:i/>
          <w:iCs/>
        </w:rPr>
        <w:t>Solar and infrared radiation measurements</w:t>
      </w:r>
      <w:r w:rsidRPr="00C81280">
        <w:t>. 2017.</w:t>
      </w:r>
    </w:p>
    <w:p w:rsidR="00C81280" w:rsidRPr="00C81280" w:rsidRDefault="00C81280" w:rsidP="00C81280">
      <w:pPr>
        <w:pStyle w:val="Literaturverzeichnis"/>
      </w:pPr>
      <w:r w:rsidRPr="00C81280">
        <w:t>[10]</w:t>
      </w:r>
      <w:r w:rsidRPr="00C81280">
        <w:tab/>
        <w:t xml:space="preserve">„Sonnenstrahlung“, </w:t>
      </w:r>
      <w:r w:rsidRPr="00C81280">
        <w:rPr>
          <w:i/>
          <w:iCs/>
        </w:rPr>
        <w:t>Wikipedia</w:t>
      </w:r>
      <w:r w:rsidRPr="00C81280">
        <w:t>, 25-Aug-2018. [Online]. Verfügbar unter: https://de.wikipedia.org/wiki/Sonnenstrahlung#/media/File:Sonne_Strahlungsintensitaet.svg. [Zugegriffen: 08-Dez-2018].</w:t>
      </w:r>
    </w:p>
    <w:p w:rsidR="00C81280" w:rsidRPr="00C81280" w:rsidRDefault="00C81280" w:rsidP="00C81280">
      <w:pPr>
        <w:pStyle w:val="Literaturverzeichnis"/>
      </w:pPr>
      <w:r w:rsidRPr="00C81280">
        <w:t>[11]</w:t>
      </w:r>
      <w:r w:rsidRPr="00C81280">
        <w:tab/>
        <w:t xml:space="preserve">V. Quaschning, </w:t>
      </w:r>
      <w:r w:rsidRPr="00C81280">
        <w:rPr>
          <w:i/>
          <w:iCs/>
        </w:rPr>
        <w:t>Regenerative Energiesysteme: Technologie - Berechnung - Simulation</w:t>
      </w:r>
      <w:r w:rsidRPr="00C81280">
        <w:t>, 9., aktualisierte und erweiterte Auflage. München: Hanser, 2015.</w:t>
      </w:r>
    </w:p>
    <w:p w:rsidR="00C81280" w:rsidRPr="00C81280" w:rsidRDefault="00C81280" w:rsidP="00C81280">
      <w:pPr>
        <w:pStyle w:val="Literaturverzeichnis"/>
        <w:rPr>
          <w:lang w:val="en-US"/>
        </w:rPr>
      </w:pPr>
      <w:r w:rsidRPr="00C81280">
        <w:t>[12]</w:t>
      </w:r>
      <w:r w:rsidRPr="00C81280">
        <w:tab/>
        <w:t xml:space="preserve">V. Wesselak, T. Schabbach, J. Fischer, und T. Link, </w:t>
      </w:r>
      <w:r w:rsidRPr="00C81280">
        <w:rPr>
          <w:i/>
          <w:iCs/>
        </w:rPr>
        <w:t>Handbuch Regenerative Energietechnik</w:t>
      </w:r>
      <w:r w:rsidRPr="00C81280">
        <w:t xml:space="preserve">, 3. </w:t>
      </w:r>
      <w:r w:rsidRPr="00C81280">
        <w:rPr>
          <w:lang w:val="en-US"/>
        </w:rPr>
        <w:t>Auflage. Berlin: Springer Vieweg, 2017.</w:t>
      </w:r>
    </w:p>
    <w:p w:rsidR="00C81280" w:rsidRPr="00C81280" w:rsidRDefault="00C81280" w:rsidP="00C81280">
      <w:pPr>
        <w:pStyle w:val="Literaturverzeichnis"/>
        <w:rPr>
          <w:lang w:val="en-US"/>
        </w:rPr>
      </w:pPr>
      <w:r w:rsidRPr="00C81280">
        <w:rPr>
          <w:lang w:val="en-US"/>
        </w:rPr>
        <w:t>[13]</w:t>
      </w:r>
      <w:r w:rsidRPr="00C81280">
        <w:rPr>
          <w:lang w:val="en-US"/>
        </w:rPr>
        <w:tab/>
        <w:t>„(WMO 2008) Guide To Meteorological Instruments And Methods Of Observation“. .</w:t>
      </w:r>
    </w:p>
    <w:p w:rsidR="00C81280" w:rsidRPr="00C81280" w:rsidRDefault="00C81280" w:rsidP="00C81280">
      <w:pPr>
        <w:pStyle w:val="Literaturverzeichnis"/>
      </w:pPr>
      <w:r w:rsidRPr="00C81280">
        <w:rPr>
          <w:lang w:val="en-US"/>
        </w:rPr>
        <w:t>[14]</w:t>
      </w:r>
      <w:r w:rsidRPr="00C81280">
        <w:rPr>
          <w:lang w:val="en-US"/>
        </w:rPr>
        <w:tab/>
        <w:t xml:space="preserve">S. R. West, D. Rowe, S. Sayeef, und A. Berry, „Short-term irradiance forecasting using skycams: Motivation and development“, </w:t>
      </w:r>
      <w:r w:rsidRPr="00C81280">
        <w:rPr>
          <w:i/>
          <w:iCs/>
          <w:lang w:val="en-US"/>
        </w:rPr>
        <w:t xml:space="preserve">Sol. </w:t>
      </w:r>
      <w:r w:rsidRPr="00C81280">
        <w:rPr>
          <w:i/>
          <w:iCs/>
        </w:rPr>
        <w:t>Energy</w:t>
      </w:r>
      <w:r w:rsidRPr="00C81280">
        <w:t>, Bd. 110, S. 188–207, Dez. 2014.</w:t>
      </w:r>
    </w:p>
    <w:p w:rsidR="00C81280" w:rsidRPr="00C81280" w:rsidRDefault="00C81280" w:rsidP="00C81280">
      <w:pPr>
        <w:pStyle w:val="Literaturverzeichnis"/>
      </w:pPr>
      <w:r w:rsidRPr="00C81280">
        <w:t>[15]</w:t>
      </w:r>
      <w:r w:rsidRPr="00C81280">
        <w:tab/>
        <w:t>„Leuchtdichte“. [Online]. Verfügbar unter: https://www.schorsch.com/de/wissen/glossar/leuchtdichte.html. [Zugegriffen: 18-Dez-2018].</w:t>
      </w:r>
    </w:p>
    <w:p w:rsidR="00C81280" w:rsidRPr="00C81280" w:rsidRDefault="00C81280" w:rsidP="00C81280">
      <w:pPr>
        <w:pStyle w:val="Literaturverzeichnis"/>
      </w:pPr>
      <w:r w:rsidRPr="00C81280">
        <w:t>[16]</w:t>
      </w:r>
      <w:r w:rsidRPr="00C81280">
        <w:tab/>
        <w:t>„Understanding Dynamic Range in Digital Photography“. [Online]. Verfügbar unter: https://www.cambridgeincolour.com/tutorials/dynamic-range.htm. [Zugegriffen: 18-Dez-2018].</w:t>
      </w:r>
    </w:p>
    <w:p w:rsidR="00C81280" w:rsidRPr="00C81280" w:rsidRDefault="00C81280" w:rsidP="00C81280">
      <w:pPr>
        <w:pStyle w:val="Literaturverzeichnis"/>
      </w:pPr>
      <w:r w:rsidRPr="00C81280">
        <w:t>[17]</w:t>
      </w:r>
      <w:r w:rsidRPr="00C81280">
        <w:tab/>
        <w:t>„Understanding Digital Camera Sensors“. [Online]. Verfügbar unter: https://www.cambridgeincolour.com/tutorials/camera-sensors.htm. [Zugegriffen: 18-Dez-2018].</w:t>
      </w:r>
    </w:p>
    <w:p w:rsidR="00C81280" w:rsidRPr="00C81280" w:rsidRDefault="00C81280" w:rsidP="00C81280">
      <w:pPr>
        <w:pStyle w:val="Literaturverzeichnis"/>
        <w:rPr>
          <w:lang w:val="en-US"/>
        </w:rPr>
      </w:pPr>
      <w:r w:rsidRPr="00C81280">
        <w:rPr>
          <w:lang w:val="en-US"/>
        </w:rPr>
        <w:t>[18]</w:t>
      </w:r>
      <w:r w:rsidRPr="00C81280">
        <w:rPr>
          <w:lang w:val="en-US"/>
        </w:rPr>
        <w:tab/>
        <w:t xml:space="preserve">A. Darmont, </w:t>
      </w:r>
      <w:r w:rsidRPr="00C81280">
        <w:rPr>
          <w:i/>
          <w:iCs/>
          <w:lang w:val="en-US"/>
        </w:rPr>
        <w:t>High dynamic range imaging: sensors and architectures</w:t>
      </w:r>
      <w:r w:rsidRPr="00C81280">
        <w:rPr>
          <w:lang w:val="en-US"/>
        </w:rPr>
        <w:t>. Bellingham, Washington: SPIE Press, 2012.</w:t>
      </w:r>
    </w:p>
    <w:p w:rsidR="00C81280" w:rsidRPr="00C81280" w:rsidRDefault="00C81280" w:rsidP="00C81280">
      <w:pPr>
        <w:pStyle w:val="Literaturverzeichnis"/>
      </w:pPr>
      <w:r w:rsidRPr="00C81280">
        <w:rPr>
          <w:lang w:val="en-US"/>
        </w:rPr>
        <w:t>[19]</w:t>
      </w:r>
      <w:r w:rsidRPr="00C81280">
        <w:rPr>
          <w:lang w:val="en-US"/>
        </w:rPr>
        <w:tab/>
        <w:t xml:space="preserve">„Image Types: JPEG &amp; TIFF File Formats“. </w:t>
      </w:r>
      <w:r w:rsidRPr="00C81280">
        <w:t>[Online]. Verfügbar unter: https://www.cambridgeincolour.com/tutorials/imagetypes.htm. [Zugegriffen: 19-Dez-2018].</w:t>
      </w:r>
    </w:p>
    <w:p w:rsidR="00C81280" w:rsidRPr="00C81280" w:rsidRDefault="00C81280" w:rsidP="00C81280">
      <w:pPr>
        <w:pStyle w:val="Literaturverzeichnis"/>
        <w:rPr>
          <w:lang w:val="en-US"/>
        </w:rPr>
      </w:pPr>
      <w:r w:rsidRPr="00C81280">
        <w:t>[20]</w:t>
      </w:r>
      <w:r w:rsidRPr="00C81280">
        <w:tab/>
        <w:t xml:space="preserve">„RAW vs JPEG“. [Online]. Verfügbar unter: https://digital-photography-school.com/raw-vs-jpeg/. </w:t>
      </w:r>
      <w:r w:rsidRPr="00C81280">
        <w:rPr>
          <w:lang w:val="en-US"/>
        </w:rPr>
        <w:t>[Zugegriffen: 19-Dez-2018].</w:t>
      </w:r>
    </w:p>
    <w:p w:rsidR="00C81280" w:rsidRPr="00C81280" w:rsidRDefault="00C81280" w:rsidP="00C81280">
      <w:pPr>
        <w:pStyle w:val="Literaturverzeichnis"/>
      </w:pPr>
      <w:r w:rsidRPr="00C81280">
        <w:rPr>
          <w:lang w:val="en-US"/>
        </w:rPr>
        <w:t>[21]</w:t>
      </w:r>
      <w:r w:rsidRPr="00C81280">
        <w:rPr>
          <w:lang w:val="en-US"/>
        </w:rPr>
        <w:tab/>
        <w:t xml:space="preserve">„NREL Best Practices Handbook for the Collection and Use of Solar Resource Data for Solar Energy Applications“. </w:t>
      </w:r>
      <w:r w:rsidRPr="00C81280">
        <w:t>[Online]. Verfügbar unter: https://www.nrel.gov/docs/fy18osti/68886.pdf. [Zugegriffen: 15-Dez-2018].</w:t>
      </w:r>
    </w:p>
    <w:p w:rsidR="00C81280" w:rsidRPr="00C81280" w:rsidRDefault="00C81280" w:rsidP="00C81280">
      <w:pPr>
        <w:pStyle w:val="Literaturverzeichnis"/>
      </w:pPr>
      <w:r w:rsidRPr="00C81280">
        <w:rPr>
          <w:lang w:val="en-US"/>
        </w:rPr>
        <w:t>[22]</w:t>
      </w:r>
      <w:r w:rsidRPr="00C81280">
        <w:rPr>
          <w:lang w:val="en-US"/>
        </w:rPr>
        <w:tab/>
        <w:t xml:space="preserve">L. O. Grobe, M. Krehel, S. Wittkopf, und X. Yang, „Monitoring of solar irradiation at Lucerne University of Applied Sciences and Arts“. </w:t>
      </w:r>
      <w:r w:rsidRPr="00C81280">
        <w:t>DOI: 10.5281/zenodo.1182433, 01-Jan-2017.</w:t>
      </w:r>
    </w:p>
    <w:p w:rsidR="0079225D" w:rsidRDefault="0079225D">
      <w:pPr>
        <w:sectPr w:rsidR="0079225D" w:rsidSect="00AC594F">
          <w:headerReference w:type="default" r:id="rId40"/>
          <w:headerReference w:type="first" r:id="rId4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0B64" w:rsidRDefault="00970B64">
      <w:pPr>
        <w:spacing w:before="0" w:line="240" w:lineRule="auto"/>
      </w:pPr>
      <w:r>
        <w:separator/>
      </w:r>
    </w:p>
  </w:endnote>
  <w:endnote w:type="continuationSeparator" w:id="0">
    <w:p w:rsidR="00970B64" w:rsidRDefault="00970B6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0B64" w:rsidRDefault="00970B64">
      <w:pPr>
        <w:spacing w:before="0" w:line="240" w:lineRule="auto"/>
      </w:pPr>
      <w:r>
        <w:separator/>
      </w:r>
    </w:p>
  </w:footnote>
  <w:footnote w:type="continuationSeparator" w:id="0">
    <w:p w:rsidR="00970B64" w:rsidRDefault="00970B64">
      <w:pPr>
        <w:spacing w:before="0" w:line="240" w:lineRule="auto"/>
      </w:pPr>
      <w:r>
        <w:continuationSeparator/>
      </w:r>
    </w:p>
  </w:footnote>
  <w:footnote w:id="1">
    <w:p w:rsidR="004101C6" w:rsidRPr="00856265" w:rsidRDefault="004101C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101C6" w:rsidRPr="00436AD8" w:rsidRDefault="004101C6">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B4ACE" w:rsidRPr="00DB4ACE" w:rsidRDefault="00DB4ACE">
      <w:pPr>
        <w:pStyle w:val="Funotentext"/>
      </w:pPr>
      <w:r>
        <w:rPr>
          <w:rStyle w:val="Funotenzeichen"/>
        </w:rPr>
        <w:footnoteRef/>
      </w:r>
      <w:r>
        <w:t xml:space="preserve"> </w:t>
      </w:r>
      <w:r w:rsidRPr="00DB4ACE">
        <w:rPr>
          <w:sz w:val="16"/>
          <w:szCs w:val="16"/>
        </w:rPr>
        <w:t>Siehe hierzu das Weber-Fechner-Gesetz</w:t>
      </w:r>
      <w:r>
        <w:t>.</w:t>
      </w:r>
    </w:p>
  </w:footnote>
  <w:footnote w:id="4">
    <w:p w:rsidR="00A42639" w:rsidRDefault="00A4263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4101C6" w:rsidRDefault="004101C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101C6" w:rsidRPr="00BD5EC2" w:rsidRDefault="004101C6">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4101C6" w:rsidRPr="00BD5EC2" w:rsidRDefault="004101C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101C6" w:rsidRPr="00DE7F73" w:rsidRDefault="004101C6">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23184">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23184">
      <w:rPr>
        <w:noProof/>
      </w:rPr>
      <w:instrText>7</w:instrText>
    </w:r>
    <w:r>
      <w:rPr>
        <w:noProof/>
      </w:rPr>
      <w:fldChar w:fldCharType="end"/>
    </w:r>
    <w:r>
      <w:instrText xml:space="preserve"> " " \* MERGEFORMAT </w:instrText>
    </w:r>
    <w:r>
      <w:fldChar w:fldCharType="separate"/>
    </w:r>
    <w:r w:rsidR="00D23184">
      <w:rPr>
        <w:noProof/>
      </w:rPr>
      <w:instrText>7</w:instrText>
    </w:r>
    <w:r w:rsidR="00D23184">
      <w:instrText xml:space="preserve"> </w:instrText>
    </w:r>
    <w:r>
      <w:fldChar w:fldCharType="end"/>
    </w:r>
    <w:r>
      <w:instrText xml:space="preserve"> \* MERGEFORMAT </w:instrText>
    </w:r>
    <w:r w:rsidR="00C81280">
      <w:fldChar w:fldCharType="separate"/>
    </w:r>
    <w:r w:rsidR="00D23184">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D23184">
      <w:rPr>
        <w:noProof/>
      </w:rPr>
      <w:t>ProSekKa Himmel-Kamera</w:t>
    </w:r>
    <w:r>
      <w:rPr>
        <w:noProof/>
      </w:rPr>
      <w:fldChar w:fldCharType="end"/>
    </w:r>
    <w:r>
      <w:tab/>
    </w:r>
    <w:r>
      <w:fldChar w:fldCharType="begin"/>
    </w:r>
    <w:r>
      <w:instrText xml:space="preserve"> PAGE  \* MERGEFORMAT </w:instrText>
    </w:r>
    <w:r>
      <w:fldChar w:fldCharType="separate"/>
    </w:r>
    <w:r w:rsidR="00D23184">
      <w:rPr>
        <w:noProof/>
      </w:rPr>
      <w:t>3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714A2"/>
    <w:rsid w:val="00075177"/>
    <w:rsid w:val="000770A6"/>
    <w:rsid w:val="00080A15"/>
    <w:rsid w:val="00080B9A"/>
    <w:rsid w:val="00081D52"/>
    <w:rsid w:val="00083B44"/>
    <w:rsid w:val="00083CCF"/>
    <w:rsid w:val="00084C37"/>
    <w:rsid w:val="00086140"/>
    <w:rsid w:val="0008730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AB3"/>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12A5"/>
    <w:rsid w:val="00513B3C"/>
    <w:rsid w:val="00514E1E"/>
    <w:rsid w:val="00517148"/>
    <w:rsid w:val="0051744D"/>
    <w:rsid w:val="00520AE1"/>
    <w:rsid w:val="005211EC"/>
    <w:rsid w:val="0052141F"/>
    <w:rsid w:val="00521D9A"/>
    <w:rsid w:val="00527A29"/>
    <w:rsid w:val="00531FEB"/>
    <w:rsid w:val="00535D3A"/>
    <w:rsid w:val="00536556"/>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51DC"/>
    <w:rsid w:val="005F010C"/>
    <w:rsid w:val="005F299A"/>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7567"/>
    <w:rsid w:val="00683587"/>
    <w:rsid w:val="00685612"/>
    <w:rsid w:val="00685AB3"/>
    <w:rsid w:val="0069103C"/>
    <w:rsid w:val="0069179E"/>
    <w:rsid w:val="00692DAA"/>
    <w:rsid w:val="00695994"/>
    <w:rsid w:val="00695F8C"/>
    <w:rsid w:val="00697181"/>
    <w:rsid w:val="006A0B05"/>
    <w:rsid w:val="006A5068"/>
    <w:rsid w:val="006B4180"/>
    <w:rsid w:val="006B77EF"/>
    <w:rsid w:val="006C2EB8"/>
    <w:rsid w:val="006D45A1"/>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61B4C"/>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447D"/>
    <w:rsid w:val="00814C2E"/>
    <w:rsid w:val="00815443"/>
    <w:rsid w:val="00817B6D"/>
    <w:rsid w:val="00824316"/>
    <w:rsid w:val="008256E0"/>
    <w:rsid w:val="00825E01"/>
    <w:rsid w:val="00827F54"/>
    <w:rsid w:val="00830CD9"/>
    <w:rsid w:val="0083219B"/>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0B64"/>
    <w:rsid w:val="009711D3"/>
    <w:rsid w:val="00972342"/>
    <w:rsid w:val="0097476B"/>
    <w:rsid w:val="009758FD"/>
    <w:rsid w:val="009767C9"/>
    <w:rsid w:val="00990982"/>
    <w:rsid w:val="009939FA"/>
    <w:rsid w:val="009962F4"/>
    <w:rsid w:val="0099695C"/>
    <w:rsid w:val="009A0402"/>
    <w:rsid w:val="009A3610"/>
    <w:rsid w:val="009A5D84"/>
    <w:rsid w:val="009A6F60"/>
    <w:rsid w:val="009B03E4"/>
    <w:rsid w:val="009B2F6E"/>
    <w:rsid w:val="009B5EC8"/>
    <w:rsid w:val="009C1A83"/>
    <w:rsid w:val="009C26CF"/>
    <w:rsid w:val="009D10A4"/>
    <w:rsid w:val="009D2209"/>
    <w:rsid w:val="009D4013"/>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2639"/>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6D99"/>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4B7F"/>
    <w:rsid w:val="00D95E85"/>
    <w:rsid w:val="00D970B7"/>
    <w:rsid w:val="00DA2BAE"/>
    <w:rsid w:val="00DA7ED7"/>
    <w:rsid w:val="00DB0E05"/>
    <w:rsid w:val="00DB4ACE"/>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6B8E"/>
    <w:rsid w:val="00EE7493"/>
    <w:rsid w:val="00EE7AFE"/>
    <w:rsid w:val="00EF0D22"/>
    <w:rsid w:val="00EF1389"/>
    <w:rsid w:val="00EF2F50"/>
    <w:rsid w:val="00EF78FA"/>
    <w:rsid w:val="00F02C65"/>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EDC7E-82BF-4614-A796-2916E1ABF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7123</Words>
  <Characters>107880</Characters>
  <Application>Microsoft Office Word</Application>
  <DocSecurity>0</DocSecurity>
  <Lines>899</Lines>
  <Paragraphs>24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2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46</cp:revision>
  <cp:lastPrinted>2011-10-23T20:42:00Z</cp:lastPrinted>
  <dcterms:created xsi:type="dcterms:W3CDTF">2017-10-04T05:43:00Z</dcterms:created>
  <dcterms:modified xsi:type="dcterms:W3CDTF">2018-12-29T17:0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